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3D84BD" w14:textId="78CF491C" w:rsidR="00CB79F6" w:rsidRPr="008D03A0" w:rsidRDefault="006D2962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proofErr w:type="spellStart"/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Especificacion</w:t>
      </w:r>
      <w:proofErr w:type="spellEnd"/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 xml:space="preserve"> de Requisitos de software</w:t>
      </w:r>
    </w:p>
    <w:p w14:paraId="414DC44B" w14:textId="5A518AA3" w:rsidR="006D2962" w:rsidRPr="008D03A0" w:rsidRDefault="006D2962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Sistema de gestión de inventario.</w:t>
      </w:r>
    </w:p>
    <w:p w14:paraId="05407CEA" w14:textId="55FBEBC2" w:rsidR="006D2962" w:rsidRPr="008D03A0" w:rsidRDefault="008D03A0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Versión</w:t>
      </w:r>
      <w:r w:rsidR="006D2962"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 xml:space="preserve"> 1.0</w:t>
      </w:r>
    </w:p>
    <w:p w14:paraId="2241102E" w14:textId="5992EFAF" w:rsidR="006D2962" w:rsidRPr="008D03A0" w:rsidRDefault="006D2962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19/11/2024</w:t>
      </w:r>
    </w:p>
    <w:p w14:paraId="689D37E3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Valentina Hoyos Montalvo</w:t>
      </w:r>
    </w:p>
    <w:p w14:paraId="7275FA6B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Katalina Jissell Antequera Gil</w:t>
      </w:r>
    </w:p>
    <w:p w14:paraId="3314DDD9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ebastián Camilo Calderón Ávila</w:t>
      </w:r>
    </w:p>
    <w:p w14:paraId="428F94CA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Windy Patricia Lozano Wilchez</w:t>
      </w:r>
    </w:p>
    <w:p w14:paraId="194BE3C0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probado por:</w:t>
      </w:r>
    </w:p>
    <w:p w14:paraId="0F6CF27A" w14:textId="74F7D04F" w:rsidR="008D03A0" w:rsidRPr="008D03A0" w:rsidRDefault="000021CA" w:rsidP="008D03A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ura </w:t>
      </w:r>
      <w:r w:rsidR="00B35258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ineth Ochoa</w:t>
      </w:r>
    </w:p>
    <w:p w14:paraId="7501FEE9" w14:textId="77777777" w:rsidR="008D03A0" w:rsidRPr="008D03A0" w:rsidRDefault="008D03A0" w:rsidP="006D2D56">
      <w:pPr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</w:p>
    <w:p w14:paraId="198A0A5D" w14:textId="77777777" w:rsidR="006D2962" w:rsidRPr="008D03A0" w:rsidRDefault="006D2962" w:rsidP="006D2D56">
      <w:pPr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</w:p>
    <w:p w14:paraId="116CAEDE" w14:textId="63B01074" w:rsidR="006D2962" w:rsidRPr="008D03A0" w:rsidRDefault="006D2962" w:rsidP="006D2962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Introducción</w:t>
      </w:r>
    </w:p>
    <w:p w14:paraId="117D2643" w14:textId="329CCC4A" w:rsidR="006D2962" w:rsidRPr="008D03A0" w:rsidRDefault="006D2962" w:rsidP="008D03A0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Propósito</w:t>
      </w:r>
    </w:p>
    <w:p w14:paraId="4B29F57B" w14:textId="76B55777" w:rsidR="006D2962" w:rsidRPr="008D03A0" w:rsidRDefault="006D2962" w:rsidP="006D2962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 xml:space="preserve">El propósito de este documento es definir los requisitos funcionales y no funcionales del Sistema de Gestión de Inventario para </w:t>
      </w:r>
      <w:proofErr w:type="spellStart"/>
      <w:r w:rsidRPr="008D03A0">
        <w:rPr>
          <w:rFonts w:ascii="Times New Roman" w:hAnsi="Times New Roman" w:cs="Times New Roman"/>
          <w:sz w:val="24"/>
          <w:szCs w:val="24"/>
        </w:rPr>
        <w:t>DistriOchoa</w:t>
      </w:r>
      <w:proofErr w:type="spellEnd"/>
      <w:r w:rsidRPr="008D03A0">
        <w:rPr>
          <w:rFonts w:ascii="Times New Roman" w:hAnsi="Times New Roman" w:cs="Times New Roman"/>
          <w:sz w:val="24"/>
          <w:szCs w:val="24"/>
        </w:rPr>
        <w:t>. Este sistema permitirá a la empresa optimizar sus procesos de gestión de inventarios, mejorando la precisión en el control de productos, reduciendo errores y facilitando la toma de decisiones basadas en datos.</w:t>
      </w:r>
    </w:p>
    <w:p w14:paraId="4A10603A" w14:textId="48E2A3D4" w:rsidR="006D2962" w:rsidRPr="008D03A0" w:rsidRDefault="008D03A0" w:rsidP="006D2962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Á</w:t>
      </w:r>
      <w:r>
        <w:rPr>
          <w:rFonts w:ascii="Times New Roman" w:hAnsi="Times New Roman" w:cs="Times New Roman"/>
          <w:b/>
          <w:bCs/>
          <w:sz w:val="24"/>
          <w:szCs w:val="24"/>
        </w:rPr>
        <w:t>mbito del sistema</w:t>
      </w:r>
    </w:p>
    <w:p w14:paraId="0498C308" w14:textId="2750D341" w:rsidR="006D2962" w:rsidRPr="008D03A0" w:rsidRDefault="006D2962" w:rsidP="006D2962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 xml:space="preserve">El sistema propuesto estará diseñado para gestionar de manera automatizada el inventario de productos de </w:t>
      </w:r>
      <w:proofErr w:type="spellStart"/>
      <w:r w:rsidRPr="008D03A0">
        <w:rPr>
          <w:rFonts w:ascii="Times New Roman" w:hAnsi="Times New Roman" w:cs="Times New Roman"/>
          <w:sz w:val="24"/>
          <w:szCs w:val="24"/>
        </w:rPr>
        <w:t>DistriOchoa</w:t>
      </w:r>
      <w:proofErr w:type="spellEnd"/>
      <w:r w:rsidRPr="008D03A0">
        <w:rPr>
          <w:rFonts w:ascii="Times New Roman" w:hAnsi="Times New Roman" w:cs="Times New Roman"/>
          <w:sz w:val="24"/>
          <w:szCs w:val="24"/>
        </w:rPr>
        <w:t>, incluyendo:</w:t>
      </w:r>
    </w:p>
    <w:p w14:paraId="737EC9D1" w14:textId="77777777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Registro, actualización y eliminación de productos.</w:t>
      </w:r>
    </w:p>
    <w:p w14:paraId="621154CE" w14:textId="77777777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neración de reportes detallados.</w:t>
      </w:r>
    </w:p>
    <w:p w14:paraId="4DEF42AB" w14:textId="77777777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lertas automáticas por bajo stock o caducidad próxima.</w:t>
      </w:r>
    </w:p>
    <w:p w14:paraId="6EDD802C" w14:textId="5BBD87A2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stión de proveedores y órdenes de compra. Este sistema no incluye módulos de ventas ni atención al cliente en su versión inicial.</w:t>
      </w:r>
    </w:p>
    <w:p w14:paraId="11094B3D" w14:textId="77777777" w:rsidR="00F72251" w:rsidRPr="008D03A0" w:rsidRDefault="00F72251" w:rsidP="00F72251">
      <w:pPr>
        <w:pStyle w:val="Prrafodelista"/>
        <w:ind w:left="1800"/>
        <w:rPr>
          <w:rFonts w:ascii="Times New Roman" w:hAnsi="Times New Roman" w:cs="Times New Roman"/>
          <w:sz w:val="24"/>
          <w:szCs w:val="24"/>
        </w:rPr>
      </w:pPr>
    </w:p>
    <w:p w14:paraId="428B00F6" w14:textId="25B75424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Definiciones, Acrónimos y Abreviaturas</w:t>
      </w:r>
    </w:p>
    <w:p w14:paraId="69B0A346" w14:textId="77777777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 xml:space="preserve">SRS: Software </w:t>
      </w:r>
      <w:proofErr w:type="spellStart"/>
      <w:r w:rsidRPr="008D03A0">
        <w:rPr>
          <w:rFonts w:ascii="Times New Roman" w:hAnsi="Times New Roman" w:cs="Times New Roman"/>
          <w:sz w:val="24"/>
          <w:szCs w:val="24"/>
        </w:rPr>
        <w:t>Requirements</w:t>
      </w:r>
      <w:proofErr w:type="spellEnd"/>
      <w:r w:rsidRPr="008D03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03A0">
        <w:rPr>
          <w:rFonts w:ascii="Times New Roman" w:hAnsi="Times New Roman" w:cs="Times New Roman"/>
          <w:sz w:val="24"/>
          <w:szCs w:val="24"/>
        </w:rPr>
        <w:t>Specification</w:t>
      </w:r>
      <w:proofErr w:type="spellEnd"/>
      <w:r w:rsidRPr="008D03A0">
        <w:rPr>
          <w:rFonts w:ascii="Times New Roman" w:hAnsi="Times New Roman" w:cs="Times New Roman"/>
          <w:sz w:val="24"/>
          <w:szCs w:val="24"/>
        </w:rPr>
        <w:t xml:space="preserve"> (Especificación de Requisitos de Software).</w:t>
      </w:r>
    </w:p>
    <w:p w14:paraId="3874A054" w14:textId="77777777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 xml:space="preserve">Inventario: Registro de los productos almacenados por </w:t>
      </w:r>
      <w:proofErr w:type="spellStart"/>
      <w:r w:rsidRPr="008D03A0">
        <w:rPr>
          <w:rFonts w:ascii="Times New Roman" w:hAnsi="Times New Roman" w:cs="Times New Roman"/>
          <w:sz w:val="24"/>
          <w:szCs w:val="24"/>
        </w:rPr>
        <w:t>DistriOchoa</w:t>
      </w:r>
      <w:proofErr w:type="spellEnd"/>
      <w:r w:rsidRPr="008D03A0">
        <w:rPr>
          <w:rFonts w:ascii="Times New Roman" w:hAnsi="Times New Roman" w:cs="Times New Roman"/>
          <w:sz w:val="24"/>
          <w:szCs w:val="24"/>
        </w:rPr>
        <w:t>.</w:t>
      </w:r>
    </w:p>
    <w:p w14:paraId="6D377F91" w14:textId="30749F83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tock: Cantidad de productos disponibles en el inventario.</w:t>
      </w:r>
    </w:p>
    <w:p w14:paraId="051834EB" w14:textId="77777777" w:rsidR="00F72251" w:rsidRPr="008D03A0" w:rsidRDefault="00F72251" w:rsidP="00F72251">
      <w:pPr>
        <w:ind w:left="708"/>
        <w:rPr>
          <w:rFonts w:ascii="Times New Roman" w:hAnsi="Times New Roman" w:cs="Times New Roman"/>
          <w:sz w:val="24"/>
          <w:szCs w:val="24"/>
        </w:rPr>
      </w:pPr>
    </w:p>
    <w:p w14:paraId="19506BF8" w14:textId="192EB8CF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8D03A0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ias</w:t>
      </w:r>
      <w:proofErr w:type="spellEnd"/>
    </w:p>
    <w:p w14:paraId="3D4AB7B3" w14:textId="0CB2C410" w:rsidR="006D2962" w:rsidRPr="008D03A0" w:rsidRDefault="00F72251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fldChar w:fldCharType="begin"/>
      </w:r>
      <w:r w:rsidRPr="008D03A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uFdS9k8","properties":{"formattedCitation":"({\\i{}ieee830.pdf}, s.\\uc0\\u160{}f.)","plainCitation":"(ieee830.pdf, s. f.)","noteIndex":0},"citationItems":[{"id":89,"uris":["http://zotero.org/users/local/6amVd5yl/items/CD2ZR367"],"itemData":{"id":89,"type":"document","title":"ieee830.pdf","URL":"https://www.fdi.ucm.es/profesor/gmendez/docs/is0809/ieee830.pdf","accessed":{"date-parts":[["2024",11,19]]}}}],"schema":"https://github.com/citation-style-language/schema/raw/master/csl-citation.json"} </w:instrText>
      </w:r>
      <w:r w:rsidRPr="008D03A0">
        <w:rPr>
          <w:rFonts w:ascii="Times New Roman" w:hAnsi="Times New Roman" w:cs="Times New Roman"/>
          <w:sz w:val="24"/>
          <w:szCs w:val="24"/>
        </w:rPr>
        <w:fldChar w:fldCharType="separate"/>
      </w:r>
      <w:r w:rsidRPr="008D03A0">
        <w:rPr>
          <w:rFonts w:ascii="Times New Roman" w:hAnsi="Times New Roman" w:cs="Times New Roman"/>
          <w:sz w:val="24"/>
          <w:szCs w:val="24"/>
        </w:rPr>
        <w:t>(</w:t>
      </w:r>
      <w:r w:rsidRPr="008D03A0">
        <w:rPr>
          <w:rFonts w:ascii="Times New Roman" w:hAnsi="Times New Roman" w:cs="Times New Roman"/>
          <w:i/>
          <w:iCs/>
          <w:sz w:val="24"/>
          <w:szCs w:val="24"/>
        </w:rPr>
        <w:t>ieee830.pdf</w:t>
      </w:r>
      <w:r w:rsidRPr="008D03A0">
        <w:rPr>
          <w:rFonts w:ascii="Times New Roman" w:hAnsi="Times New Roman" w:cs="Times New Roman"/>
          <w:sz w:val="24"/>
          <w:szCs w:val="24"/>
        </w:rPr>
        <w:t>, s. f.)</w:t>
      </w:r>
      <w:r w:rsidRPr="008D03A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1183F21" w14:textId="77777777" w:rsidR="00F72251" w:rsidRPr="008D03A0" w:rsidRDefault="00F72251" w:rsidP="00F72251">
      <w:pPr>
        <w:ind w:left="708"/>
        <w:rPr>
          <w:rFonts w:ascii="Times New Roman" w:hAnsi="Times New Roman" w:cs="Times New Roman"/>
          <w:sz w:val="24"/>
          <w:szCs w:val="24"/>
        </w:rPr>
      </w:pPr>
    </w:p>
    <w:p w14:paraId="7676271D" w14:textId="5BF58AA0" w:rsidR="006D2962" w:rsidRPr="008D03A0" w:rsidRDefault="008D03A0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Visión</w:t>
      </w:r>
      <w:r w:rsidR="006D2962" w:rsidRPr="008D03A0">
        <w:rPr>
          <w:rFonts w:ascii="Times New Roman" w:hAnsi="Times New Roman" w:cs="Times New Roman"/>
          <w:b/>
          <w:bCs/>
          <w:sz w:val="24"/>
          <w:szCs w:val="24"/>
        </w:rPr>
        <w:t xml:space="preserve"> General</w:t>
      </w:r>
    </w:p>
    <w:p w14:paraId="2DC7829D" w14:textId="77777777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automatizará la gestión de inventarios, reduciendo errores manuales, mejorando la trazabilidad y facilitando la generación de reportes. Su interfaz será amigable y accesible para usuarios con conocimientos básicos de tecnología.</w:t>
      </w:r>
    </w:p>
    <w:p w14:paraId="59EA9D45" w14:textId="77777777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p w14:paraId="18A050E9" w14:textId="5AC59415" w:rsidR="006D2962" w:rsidRPr="008D03A0" w:rsidRDefault="006D2962" w:rsidP="00F72251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Descripción General</w:t>
      </w:r>
    </w:p>
    <w:p w14:paraId="594CC340" w14:textId="1CAB681B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Perspectiva del Producto</w:t>
      </w:r>
    </w:p>
    <w:p w14:paraId="70EB4876" w14:textId="77777777" w:rsidR="006D2962" w:rsidRPr="008D03A0" w:rsidRDefault="006D2962" w:rsidP="00F72251">
      <w:pPr>
        <w:pStyle w:val="Prrafodelista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será una aplicación autónoma diseñada para operar de manera local, con posibilidad de integrar módulos adicionales en el futuro.</w:t>
      </w:r>
    </w:p>
    <w:p w14:paraId="0D47CB62" w14:textId="77777777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p w14:paraId="16523377" w14:textId="1ADD4AC7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Funciones del Producto</w:t>
      </w:r>
    </w:p>
    <w:p w14:paraId="6A8D0CEE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Registro de nuevos productos.</w:t>
      </w:r>
    </w:p>
    <w:p w14:paraId="40360936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ctualización de información de productos.</w:t>
      </w:r>
    </w:p>
    <w:p w14:paraId="740C3508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iminación de productos no disponibles.</w:t>
      </w:r>
    </w:p>
    <w:p w14:paraId="135B5AA3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neración de reportes de inventario.</w:t>
      </w:r>
    </w:p>
    <w:p w14:paraId="32B0D3E4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lertas automáticas por bajo stock.</w:t>
      </w:r>
    </w:p>
    <w:p w14:paraId="44BD9FE7" w14:textId="051EAC5B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stión de proveedores y evaluación de su rendimiento.</w:t>
      </w:r>
    </w:p>
    <w:p w14:paraId="04C6C20E" w14:textId="77777777" w:rsidR="00F72251" w:rsidRPr="008D03A0" w:rsidRDefault="00F72251" w:rsidP="00F72251">
      <w:pPr>
        <w:pStyle w:val="Prrafodelista"/>
        <w:rPr>
          <w:rFonts w:ascii="Times New Roman" w:hAnsi="Times New Roman" w:cs="Times New Roman"/>
          <w:sz w:val="24"/>
          <w:szCs w:val="24"/>
        </w:rPr>
      </w:pPr>
    </w:p>
    <w:p w14:paraId="39AC4519" w14:textId="021F1749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Características del Usuario</w:t>
      </w:r>
    </w:p>
    <w:p w14:paraId="20E3A44E" w14:textId="77777777" w:rsidR="006D2962" w:rsidRPr="008D03A0" w:rsidRDefault="006D2962" w:rsidP="00F72251">
      <w:pPr>
        <w:pStyle w:val="Prrafodelista"/>
        <w:numPr>
          <w:ilvl w:val="0"/>
          <w:numId w:val="10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Personal Administrativo: Encargado de supervisar las operaciones y consultar reportes.</w:t>
      </w:r>
    </w:p>
    <w:p w14:paraId="5822FE1B" w14:textId="75D40DCA" w:rsidR="006D2962" w:rsidRDefault="006D2962" w:rsidP="00F72251">
      <w:pPr>
        <w:pStyle w:val="Prrafodelista"/>
        <w:numPr>
          <w:ilvl w:val="0"/>
          <w:numId w:val="10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ncargados de Inventario: Usuarios principales del sistema, responsables del registro y actualización de productos.</w:t>
      </w:r>
    </w:p>
    <w:p w14:paraId="6321ED46" w14:textId="77777777" w:rsidR="008D03A0" w:rsidRPr="008D03A0" w:rsidRDefault="008D03A0" w:rsidP="008D03A0">
      <w:pPr>
        <w:pStyle w:val="Prrafodelista"/>
        <w:ind w:left="1080"/>
        <w:rPr>
          <w:rFonts w:ascii="Times New Roman" w:hAnsi="Times New Roman" w:cs="Times New Roman"/>
          <w:sz w:val="24"/>
          <w:szCs w:val="24"/>
        </w:rPr>
      </w:pPr>
    </w:p>
    <w:p w14:paraId="517B2D5F" w14:textId="3831EC98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Restricciones</w:t>
      </w:r>
    </w:p>
    <w:p w14:paraId="7D886E00" w14:textId="77777777" w:rsidR="006D2962" w:rsidRPr="008D03A0" w:rsidRDefault="006D2962" w:rsidP="00F72251">
      <w:pPr>
        <w:pStyle w:val="Prrafodelista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olo operará en dispositivos con conexión local al sistema.</w:t>
      </w:r>
    </w:p>
    <w:p w14:paraId="75F0E3B1" w14:textId="2798900A" w:rsidR="006D2962" w:rsidRDefault="006D2962" w:rsidP="00F72251">
      <w:pPr>
        <w:pStyle w:val="Prrafodelista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acceso al sistema estará limitado por perfiles de usuario con permisos predefinidos.</w:t>
      </w:r>
    </w:p>
    <w:p w14:paraId="22DAA1E8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sz w:val="24"/>
          <w:szCs w:val="24"/>
        </w:rPr>
      </w:pPr>
    </w:p>
    <w:p w14:paraId="355BFA82" w14:textId="3EBB5F29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Suposiciones y Dependencias</w:t>
      </w:r>
    </w:p>
    <w:p w14:paraId="24A614C9" w14:textId="77777777" w:rsidR="006D2962" w:rsidRPr="008D03A0" w:rsidRDefault="006D2962" w:rsidP="00F72251">
      <w:pPr>
        <w:pStyle w:val="Prrafodelista"/>
        <w:numPr>
          <w:ilvl w:val="0"/>
          <w:numId w:val="13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Los usuarios deberán contar con conocimientos básicos en informática.</w:t>
      </w:r>
    </w:p>
    <w:p w14:paraId="12782868" w14:textId="388205B1" w:rsidR="006D2962" w:rsidRDefault="006D2962" w:rsidP="00F72251">
      <w:pPr>
        <w:pStyle w:val="Prrafodelista"/>
        <w:numPr>
          <w:ilvl w:val="0"/>
          <w:numId w:val="13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e requiere hardware con capacidad mínima de almacenamiento para la base de datos.</w:t>
      </w:r>
    </w:p>
    <w:p w14:paraId="6F212AEB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sz w:val="24"/>
          <w:szCs w:val="24"/>
        </w:rPr>
      </w:pPr>
    </w:p>
    <w:p w14:paraId="26B2D8E7" w14:textId="4C8E377D" w:rsidR="006D2962" w:rsidRPr="008D03A0" w:rsidRDefault="006D2962" w:rsidP="00F72251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lastRenderedPageBreak/>
        <w:t>Requisitos Específicos</w:t>
      </w:r>
    </w:p>
    <w:p w14:paraId="3637D575" w14:textId="3C9064B8" w:rsidR="006D2962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Requisitos Funcionales</w:t>
      </w:r>
    </w:p>
    <w:p w14:paraId="0A74A842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50"/>
        <w:gridCol w:w="7878"/>
      </w:tblGrid>
      <w:tr w:rsidR="00F72251" w:rsidRPr="008D03A0" w14:paraId="06E08207" w14:textId="77777777" w:rsidTr="00F72251">
        <w:tc>
          <w:tcPr>
            <w:tcW w:w="0" w:type="auto"/>
            <w:hideMark/>
          </w:tcPr>
          <w:p w14:paraId="48ACB868" w14:textId="77777777" w:rsidR="00F72251" w:rsidRPr="008D03A0" w:rsidRDefault="00F72251" w:rsidP="00F722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  <w:t>Código</w:t>
            </w:r>
          </w:p>
        </w:tc>
        <w:tc>
          <w:tcPr>
            <w:tcW w:w="0" w:type="auto"/>
            <w:hideMark/>
          </w:tcPr>
          <w:p w14:paraId="252B3D6F" w14:textId="77777777" w:rsidR="00F72251" w:rsidRPr="008D03A0" w:rsidRDefault="00F72251" w:rsidP="00F722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  <w:t>Requisito Funcional</w:t>
            </w:r>
          </w:p>
        </w:tc>
      </w:tr>
      <w:tr w:rsidR="00F72251" w:rsidRPr="008D03A0" w14:paraId="08685654" w14:textId="77777777" w:rsidTr="00F72251">
        <w:tc>
          <w:tcPr>
            <w:tcW w:w="0" w:type="auto"/>
            <w:hideMark/>
          </w:tcPr>
          <w:p w14:paraId="6DE8EA95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1</w:t>
            </w:r>
          </w:p>
        </w:tc>
        <w:tc>
          <w:tcPr>
            <w:tcW w:w="0" w:type="auto"/>
            <w:hideMark/>
          </w:tcPr>
          <w:p w14:paraId="1B7C3E2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nuevos productos con detalles como nombre, categoría, precio y cantidad.</w:t>
            </w:r>
          </w:p>
        </w:tc>
      </w:tr>
      <w:tr w:rsidR="00F72251" w:rsidRPr="008D03A0" w14:paraId="27C340E9" w14:textId="77777777" w:rsidTr="00F72251">
        <w:tc>
          <w:tcPr>
            <w:tcW w:w="0" w:type="auto"/>
            <w:hideMark/>
          </w:tcPr>
          <w:p w14:paraId="25C47BEE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2</w:t>
            </w:r>
          </w:p>
        </w:tc>
        <w:tc>
          <w:tcPr>
            <w:tcW w:w="0" w:type="auto"/>
            <w:hideMark/>
          </w:tcPr>
          <w:p w14:paraId="7DD321C3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actualizar la información de productos, incluyendo el stock.</w:t>
            </w:r>
          </w:p>
        </w:tc>
      </w:tr>
      <w:tr w:rsidR="00F72251" w:rsidRPr="008D03A0" w14:paraId="0C804F38" w14:textId="77777777" w:rsidTr="00F72251">
        <w:tc>
          <w:tcPr>
            <w:tcW w:w="0" w:type="auto"/>
            <w:hideMark/>
          </w:tcPr>
          <w:p w14:paraId="089DE2EB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3</w:t>
            </w:r>
          </w:p>
        </w:tc>
        <w:tc>
          <w:tcPr>
            <w:tcW w:w="0" w:type="auto"/>
            <w:hideMark/>
          </w:tcPr>
          <w:p w14:paraId="2C1714A9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liminar productos del inventario.</w:t>
            </w:r>
          </w:p>
        </w:tc>
      </w:tr>
      <w:tr w:rsidR="00F72251" w:rsidRPr="008D03A0" w14:paraId="384415B8" w14:textId="77777777" w:rsidTr="00F72251">
        <w:tc>
          <w:tcPr>
            <w:tcW w:w="0" w:type="auto"/>
            <w:hideMark/>
          </w:tcPr>
          <w:p w14:paraId="316BD72F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4</w:t>
            </w:r>
          </w:p>
        </w:tc>
        <w:tc>
          <w:tcPr>
            <w:tcW w:w="0" w:type="auto"/>
            <w:hideMark/>
          </w:tcPr>
          <w:p w14:paraId="112AF6A0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mitir alertas cuando el stock de un producto esté bajo.</w:t>
            </w:r>
          </w:p>
        </w:tc>
      </w:tr>
      <w:tr w:rsidR="00F72251" w:rsidRPr="008D03A0" w14:paraId="1DBE10FC" w14:textId="77777777" w:rsidTr="00F72251">
        <w:tc>
          <w:tcPr>
            <w:tcW w:w="0" w:type="auto"/>
            <w:hideMark/>
          </w:tcPr>
          <w:p w14:paraId="2701F329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5</w:t>
            </w:r>
          </w:p>
        </w:tc>
        <w:tc>
          <w:tcPr>
            <w:tcW w:w="0" w:type="auto"/>
            <w:hideMark/>
          </w:tcPr>
          <w:p w14:paraId="10DA3208" w14:textId="25AA04CD" w:rsidR="00B35258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sultar el historial de entradas y salidas de productos.</w:t>
            </w:r>
          </w:p>
        </w:tc>
      </w:tr>
      <w:tr w:rsidR="00B35258" w:rsidRPr="008D03A0" w14:paraId="0640FD0C" w14:textId="77777777" w:rsidTr="00F72251">
        <w:tc>
          <w:tcPr>
            <w:tcW w:w="0" w:type="auto"/>
          </w:tcPr>
          <w:p w14:paraId="38F82733" w14:textId="6E9D8544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6</w:t>
            </w:r>
          </w:p>
        </w:tc>
        <w:tc>
          <w:tcPr>
            <w:tcW w:w="0" w:type="auto"/>
          </w:tcPr>
          <w:p w14:paraId="2304B282" w14:textId="514B2B86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buscar productos utilizando filtros avanzados como nombre, categoría, rango de precios y estado de stock.</w:t>
            </w:r>
          </w:p>
        </w:tc>
      </w:tr>
      <w:tr w:rsidR="00B35258" w:rsidRPr="008D03A0" w14:paraId="7EC0BDCE" w14:textId="77777777" w:rsidTr="00F72251">
        <w:tc>
          <w:tcPr>
            <w:tcW w:w="0" w:type="auto"/>
          </w:tcPr>
          <w:p w14:paraId="38934B02" w14:textId="0A15C5F6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7</w:t>
            </w:r>
          </w:p>
        </w:tc>
        <w:tc>
          <w:tcPr>
            <w:tcW w:w="0" w:type="auto"/>
          </w:tcPr>
          <w:p w14:paraId="05B152C3" w14:textId="1EB8C25C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clasificar los productos en niveles de prioridad según la rotación de inventario.</w:t>
            </w:r>
          </w:p>
        </w:tc>
      </w:tr>
      <w:tr w:rsidR="00B35258" w:rsidRPr="008D03A0" w14:paraId="7FC6602A" w14:textId="77777777" w:rsidTr="00F72251">
        <w:tc>
          <w:tcPr>
            <w:tcW w:w="0" w:type="auto"/>
          </w:tcPr>
          <w:p w14:paraId="3E330540" w14:textId="444004C5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8</w:t>
            </w:r>
          </w:p>
        </w:tc>
        <w:tc>
          <w:tcPr>
            <w:tcW w:w="0" w:type="auto"/>
          </w:tcPr>
          <w:p w14:paraId="465D2E4F" w14:textId="175D042D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realizar auditorías del inventario para validar discrepancias entre los datos registrados y el inventario físico.</w:t>
            </w:r>
          </w:p>
        </w:tc>
      </w:tr>
      <w:tr w:rsidR="00F72251" w:rsidRPr="008D03A0" w14:paraId="1AD89F24" w14:textId="77777777" w:rsidTr="00F72251">
        <w:tc>
          <w:tcPr>
            <w:tcW w:w="0" w:type="auto"/>
            <w:hideMark/>
          </w:tcPr>
          <w:p w14:paraId="1F9E503E" w14:textId="58570F46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9</w:t>
            </w:r>
          </w:p>
        </w:tc>
        <w:tc>
          <w:tcPr>
            <w:tcW w:w="0" w:type="auto"/>
            <w:hideMark/>
          </w:tcPr>
          <w:p w14:paraId="177912F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usuarios con datos como nombre, correo y rol.</w:t>
            </w:r>
          </w:p>
        </w:tc>
      </w:tr>
      <w:tr w:rsidR="00F72251" w:rsidRPr="008D03A0" w14:paraId="7442430C" w14:textId="77777777" w:rsidTr="00F72251">
        <w:tc>
          <w:tcPr>
            <w:tcW w:w="0" w:type="auto"/>
            <w:hideMark/>
          </w:tcPr>
          <w:p w14:paraId="035DD7A9" w14:textId="0849D224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10</w:t>
            </w:r>
          </w:p>
        </w:tc>
        <w:tc>
          <w:tcPr>
            <w:tcW w:w="0" w:type="auto"/>
            <w:hideMark/>
          </w:tcPr>
          <w:p w14:paraId="42272EFC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actualizar la información de usuarios.</w:t>
            </w:r>
          </w:p>
        </w:tc>
      </w:tr>
      <w:tr w:rsidR="00F72251" w:rsidRPr="008D03A0" w14:paraId="7C3AE854" w14:textId="77777777" w:rsidTr="00F72251">
        <w:tc>
          <w:tcPr>
            <w:tcW w:w="0" w:type="auto"/>
            <w:hideMark/>
          </w:tcPr>
          <w:p w14:paraId="2D132AD5" w14:textId="24BBF0B0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11</w:t>
            </w:r>
          </w:p>
        </w:tc>
        <w:tc>
          <w:tcPr>
            <w:tcW w:w="0" w:type="auto"/>
            <w:hideMark/>
          </w:tcPr>
          <w:p w14:paraId="535EF070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liminar usuarios.</w:t>
            </w:r>
          </w:p>
        </w:tc>
      </w:tr>
      <w:tr w:rsidR="00F72251" w:rsidRPr="008D03A0" w14:paraId="50D3DB30" w14:textId="77777777" w:rsidTr="00F72251">
        <w:tc>
          <w:tcPr>
            <w:tcW w:w="0" w:type="auto"/>
            <w:hideMark/>
          </w:tcPr>
          <w:p w14:paraId="7AEFD114" w14:textId="341FC70D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12</w:t>
            </w:r>
          </w:p>
        </w:tc>
        <w:tc>
          <w:tcPr>
            <w:tcW w:w="0" w:type="auto"/>
            <w:hideMark/>
          </w:tcPr>
          <w:p w14:paraId="5D34E220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sultar perfiles de usuarios.</w:t>
            </w:r>
          </w:p>
        </w:tc>
      </w:tr>
      <w:tr w:rsidR="00B35258" w:rsidRPr="008D03A0" w14:paraId="3591F7E2" w14:textId="77777777" w:rsidTr="00F72251">
        <w:tc>
          <w:tcPr>
            <w:tcW w:w="0" w:type="auto"/>
          </w:tcPr>
          <w:p w14:paraId="1C50093C" w14:textId="2069A389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3</w:t>
            </w:r>
          </w:p>
        </w:tc>
        <w:tc>
          <w:tcPr>
            <w:tcW w:w="0" w:type="auto"/>
          </w:tcPr>
          <w:p w14:paraId="457F093B" w14:textId="6EB1DB91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incluir una función para recuperar contraseñas mediante un enlace enviado al correo electrónico.</w:t>
            </w:r>
          </w:p>
        </w:tc>
      </w:tr>
      <w:tr w:rsidR="00B35258" w:rsidRPr="008D03A0" w14:paraId="506593EF" w14:textId="77777777" w:rsidTr="00F72251">
        <w:tc>
          <w:tcPr>
            <w:tcW w:w="0" w:type="auto"/>
          </w:tcPr>
          <w:p w14:paraId="1CA162BD" w14:textId="0A21571A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4</w:t>
            </w:r>
          </w:p>
        </w:tc>
        <w:tc>
          <w:tcPr>
            <w:tcW w:w="0" w:type="auto"/>
          </w:tcPr>
          <w:p w14:paraId="7655B09E" w14:textId="2CB6F356" w:rsidR="00B35258" w:rsidRPr="008D03A0" w:rsidRDefault="00B35258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asignar permisos personalizados a usuarios según sus roles específicos.</w:t>
            </w:r>
          </w:p>
        </w:tc>
      </w:tr>
      <w:tr w:rsidR="00F72251" w:rsidRPr="008D03A0" w14:paraId="7F45DBF2" w14:textId="77777777" w:rsidTr="00F72251">
        <w:tc>
          <w:tcPr>
            <w:tcW w:w="0" w:type="auto"/>
            <w:hideMark/>
          </w:tcPr>
          <w:p w14:paraId="6A8C9A0D" w14:textId="3B9DF82D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5</w:t>
            </w:r>
          </w:p>
        </w:tc>
        <w:tc>
          <w:tcPr>
            <w:tcW w:w="0" w:type="auto"/>
            <w:hideMark/>
          </w:tcPr>
          <w:p w14:paraId="2EFEC7DB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inventario, productos vendidos y próximos a agotarse.</w:t>
            </w:r>
          </w:p>
        </w:tc>
      </w:tr>
      <w:tr w:rsidR="00F72251" w:rsidRPr="008D03A0" w14:paraId="4CE503E3" w14:textId="77777777" w:rsidTr="00F72251">
        <w:tc>
          <w:tcPr>
            <w:tcW w:w="0" w:type="auto"/>
            <w:hideMark/>
          </w:tcPr>
          <w:p w14:paraId="3613C661" w14:textId="52660D1D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6</w:t>
            </w:r>
          </w:p>
        </w:tc>
        <w:tc>
          <w:tcPr>
            <w:tcW w:w="0" w:type="auto"/>
            <w:hideMark/>
          </w:tcPr>
          <w:p w14:paraId="2FAE4DA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ventas diarias, semanales o mensuales.</w:t>
            </w:r>
          </w:p>
        </w:tc>
      </w:tr>
      <w:tr w:rsidR="00F72251" w:rsidRPr="008D03A0" w14:paraId="0BDCD90E" w14:textId="77777777" w:rsidTr="00F72251">
        <w:tc>
          <w:tcPr>
            <w:tcW w:w="0" w:type="auto"/>
            <w:hideMark/>
          </w:tcPr>
          <w:p w14:paraId="08D2F29C" w14:textId="3C17C12F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</w:t>
            </w:r>
            <w:r w:rsidR="00B35258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7</w:t>
            </w:r>
          </w:p>
        </w:tc>
        <w:tc>
          <w:tcPr>
            <w:tcW w:w="0" w:type="auto"/>
            <w:hideMark/>
          </w:tcPr>
          <w:p w14:paraId="1FB207AA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visualizar informes de entradas de mercancías.</w:t>
            </w:r>
          </w:p>
        </w:tc>
      </w:tr>
      <w:tr w:rsidR="00455986" w:rsidRPr="008D03A0" w14:paraId="18CE5570" w14:textId="77777777" w:rsidTr="00F72251">
        <w:tc>
          <w:tcPr>
            <w:tcW w:w="0" w:type="auto"/>
          </w:tcPr>
          <w:p w14:paraId="335C7449" w14:textId="4297FB32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8</w:t>
            </w:r>
          </w:p>
        </w:tc>
        <w:tc>
          <w:tcPr>
            <w:tcW w:w="0" w:type="auto"/>
          </w:tcPr>
          <w:p w14:paraId="7CE5D94D" w14:textId="3CB7DB94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personalizar los parámetros de los reportes, como fechas y categorías específicas.</w:t>
            </w:r>
          </w:p>
        </w:tc>
      </w:tr>
      <w:tr w:rsidR="00455986" w:rsidRPr="008D03A0" w14:paraId="706BFE8F" w14:textId="77777777" w:rsidTr="00F72251">
        <w:tc>
          <w:tcPr>
            <w:tcW w:w="0" w:type="auto"/>
          </w:tcPr>
          <w:p w14:paraId="7698D5D2" w14:textId="06E424DE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9</w:t>
            </w:r>
          </w:p>
        </w:tc>
        <w:tc>
          <w:tcPr>
            <w:tcW w:w="0" w:type="auto"/>
          </w:tcPr>
          <w:p w14:paraId="604FCCAD" w14:textId="27590245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</w:t>
            </w:r>
            <w:r w:rsidRP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l sistema debe guardar un historial de reportes generados para futuras consultas.</w:t>
            </w:r>
          </w:p>
        </w:tc>
      </w:tr>
      <w:tr w:rsidR="00F72251" w:rsidRPr="008D03A0" w14:paraId="4F70ED95" w14:textId="77777777" w:rsidTr="00F72251">
        <w:tc>
          <w:tcPr>
            <w:tcW w:w="0" w:type="auto"/>
            <w:hideMark/>
          </w:tcPr>
          <w:p w14:paraId="327FAED3" w14:textId="32095149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0</w:t>
            </w:r>
          </w:p>
        </w:tc>
        <w:tc>
          <w:tcPr>
            <w:tcW w:w="0" w:type="auto"/>
            <w:hideMark/>
          </w:tcPr>
          <w:p w14:paraId="6762AC17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y gestionar datos de proveedores.</w:t>
            </w:r>
          </w:p>
        </w:tc>
      </w:tr>
      <w:tr w:rsidR="00F72251" w:rsidRPr="008D03A0" w14:paraId="46BE89C2" w14:textId="77777777" w:rsidTr="00F72251">
        <w:tc>
          <w:tcPr>
            <w:tcW w:w="0" w:type="auto"/>
            <w:hideMark/>
          </w:tcPr>
          <w:p w14:paraId="3A57574E" w14:textId="40F50090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1</w:t>
            </w:r>
          </w:p>
        </w:tc>
        <w:tc>
          <w:tcPr>
            <w:tcW w:w="0" w:type="auto"/>
            <w:hideMark/>
          </w:tcPr>
          <w:p w14:paraId="43BD0D93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rendimiento de proveedores.</w:t>
            </w:r>
          </w:p>
        </w:tc>
      </w:tr>
      <w:tr w:rsidR="00F72251" w:rsidRPr="008D03A0" w14:paraId="53EBC234" w14:textId="77777777" w:rsidTr="00F72251">
        <w:tc>
          <w:tcPr>
            <w:tcW w:w="0" w:type="auto"/>
            <w:hideMark/>
          </w:tcPr>
          <w:p w14:paraId="16B7AAA6" w14:textId="48ED0F06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2</w:t>
            </w:r>
          </w:p>
        </w:tc>
        <w:tc>
          <w:tcPr>
            <w:tcW w:w="0" w:type="auto"/>
            <w:hideMark/>
          </w:tcPr>
          <w:p w14:paraId="1F1A6D9C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stionar órdenes de compra y seguimiento de estado.</w:t>
            </w:r>
          </w:p>
        </w:tc>
      </w:tr>
      <w:tr w:rsidR="00455986" w:rsidRPr="008D03A0" w14:paraId="2ED1C942" w14:textId="77777777" w:rsidTr="00F72251">
        <w:tc>
          <w:tcPr>
            <w:tcW w:w="0" w:type="auto"/>
          </w:tcPr>
          <w:p w14:paraId="01ED2229" w14:textId="3585ACD9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23</w:t>
            </w:r>
          </w:p>
        </w:tc>
        <w:tc>
          <w:tcPr>
            <w:tcW w:w="0" w:type="auto"/>
          </w:tcPr>
          <w:p w14:paraId="0144287C" w14:textId="79DAB186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evaluar el desempeño de proveedores basándose en métricas como tiempos de entrega y calidad de productos.</w:t>
            </w:r>
          </w:p>
        </w:tc>
      </w:tr>
      <w:tr w:rsidR="00455986" w:rsidRPr="008D03A0" w14:paraId="702B984D" w14:textId="77777777" w:rsidTr="00F72251">
        <w:tc>
          <w:tcPr>
            <w:tcW w:w="0" w:type="auto"/>
          </w:tcPr>
          <w:p w14:paraId="17E8BD9C" w14:textId="614F80D2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24</w:t>
            </w:r>
          </w:p>
        </w:tc>
        <w:tc>
          <w:tcPr>
            <w:tcW w:w="0" w:type="auto"/>
          </w:tcPr>
          <w:p w14:paraId="56BEC8D6" w14:textId="59BB2BD4" w:rsidR="00455986" w:rsidRPr="008D03A0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adjuntar documentos relacionados con proveedores, como contratos o facturas.</w:t>
            </w:r>
          </w:p>
        </w:tc>
      </w:tr>
      <w:tr w:rsidR="00455986" w:rsidRPr="008D03A0" w14:paraId="13E1AF90" w14:textId="77777777" w:rsidTr="00F72251">
        <w:tc>
          <w:tcPr>
            <w:tcW w:w="0" w:type="auto"/>
          </w:tcPr>
          <w:p w14:paraId="75D9A08C" w14:textId="0A27B349" w:rsidR="00455986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25</w:t>
            </w:r>
          </w:p>
        </w:tc>
        <w:tc>
          <w:tcPr>
            <w:tcW w:w="0" w:type="auto"/>
          </w:tcPr>
          <w:p w14:paraId="38F115E4" w14:textId="436EDCBA" w:rsidR="00455986" w:rsidRPr="00455986" w:rsidRDefault="00455986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nviar recordatorios automáticos para renovar contratos con proveedores antes de su vencimiento.</w:t>
            </w:r>
          </w:p>
        </w:tc>
      </w:tr>
      <w:tr w:rsidR="00F72251" w:rsidRPr="008D03A0" w14:paraId="36235652" w14:textId="77777777" w:rsidTr="00F72251">
        <w:tc>
          <w:tcPr>
            <w:tcW w:w="0" w:type="auto"/>
            <w:hideMark/>
          </w:tcPr>
          <w:p w14:paraId="16861824" w14:textId="674A1DAD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6</w:t>
            </w:r>
          </w:p>
        </w:tc>
        <w:tc>
          <w:tcPr>
            <w:tcW w:w="0" w:type="auto"/>
            <w:hideMark/>
          </w:tcPr>
          <w:p w14:paraId="3158C8FD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devoluciones indicando motivo y cantidad.</w:t>
            </w:r>
          </w:p>
        </w:tc>
      </w:tr>
      <w:tr w:rsidR="00F72251" w:rsidRPr="008D03A0" w14:paraId="310ABC5C" w14:textId="77777777" w:rsidTr="00F72251">
        <w:tc>
          <w:tcPr>
            <w:tcW w:w="0" w:type="auto"/>
            <w:hideMark/>
          </w:tcPr>
          <w:p w14:paraId="04B35B6A" w14:textId="329BC6AA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</w:t>
            </w: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7</w:t>
            </w:r>
          </w:p>
        </w:tc>
        <w:tc>
          <w:tcPr>
            <w:tcW w:w="0" w:type="auto"/>
            <w:hideMark/>
          </w:tcPr>
          <w:p w14:paraId="6FC699E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stionar devoluciones por empleados.</w:t>
            </w:r>
          </w:p>
        </w:tc>
      </w:tr>
      <w:tr w:rsidR="00F72251" w:rsidRPr="008D03A0" w14:paraId="12F2B59B" w14:textId="77777777" w:rsidTr="00F72251">
        <w:tc>
          <w:tcPr>
            <w:tcW w:w="0" w:type="auto"/>
            <w:hideMark/>
          </w:tcPr>
          <w:p w14:paraId="03E8EB12" w14:textId="1D2F5B2A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</w:t>
            </w: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8</w:t>
            </w:r>
          </w:p>
        </w:tc>
        <w:tc>
          <w:tcPr>
            <w:tcW w:w="0" w:type="auto"/>
            <w:hideMark/>
          </w:tcPr>
          <w:p w14:paraId="198EB64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devoluciones por producto y cliente.</w:t>
            </w:r>
          </w:p>
        </w:tc>
      </w:tr>
      <w:tr w:rsidR="00F72251" w:rsidRPr="008D03A0" w14:paraId="57E20745" w14:textId="77777777" w:rsidTr="00F72251">
        <w:tc>
          <w:tcPr>
            <w:tcW w:w="0" w:type="auto"/>
            <w:hideMark/>
          </w:tcPr>
          <w:p w14:paraId="042DB48F" w14:textId="0BEF2B21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</w:t>
            </w:r>
            <w:r w:rsidR="00455986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2</w:t>
            </w: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9</w:t>
            </w:r>
          </w:p>
        </w:tc>
        <w:tc>
          <w:tcPr>
            <w:tcW w:w="0" w:type="auto"/>
            <w:hideMark/>
          </w:tcPr>
          <w:p w14:paraId="68747CBB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nviar notificaciones automáticas por bajo stock.</w:t>
            </w:r>
          </w:p>
        </w:tc>
      </w:tr>
      <w:tr w:rsidR="00F72251" w:rsidRPr="008D03A0" w14:paraId="646280E1" w14:textId="77777777" w:rsidTr="00F72251">
        <w:tc>
          <w:tcPr>
            <w:tcW w:w="0" w:type="auto"/>
            <w:hideMark/>
          </w:tcPr>
          <w:p w14:paraId="153DCD24" w14:textId="798BFE7A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lastRenderedPageBreak/>
              <w:t>RF0</w:t>
            </w:r>
            <w:r w:rsidR="00970FC9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3</w:t>
            </w: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0</w:t>
            </w:r>
          </w:p>
        </w:tc>
        <w:tc>
          <w:tcPr>
            <w:tcW w:w="0" w:type="auto"/>
            <w:hideMark/>
          </w:tcPr>
          <w:p w14:paraId="7EF3A73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nviar alertas por exceso de stock o productos próximos a caducar.</w:t>
            </w:r>
          </w:p>
        </w:tc>
      </w:tr>
    </w:tbl>
    <w:p w14:paraId="2AB4380D" w14:textId="77777777" w:rsidR="00F72251" w:rsidRPr="008D03A0" w:rsidRDefault="00F72251" w:rsidP="00F72251">
      <w:pPr>
        <w:pStyle w:val="Prrafodelista"/>
        <w:rPr>
          <w:rFonts w:ascii="Times New Roman" w:hAnsi="Times New Roman" w:cs="Times New Roman"/>
          <w:b/>
          <w:bCs/>
          <w:sz w:val="24"/>
          <w:szCs w:val="24"/>
        </w:rPr>
      </w:pPr>
    </w:p>
    <w:p w14:paraId="2FA132F3" w14:textId="4B9A6BCB" w:rsidR="006D2962" w:rsidRPr="008D03A0" w:rsidRDefault="006D2962" w:rsidP="00F01177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Requisitos No Funcionales</w:t>
      </w:r>
    </w:p>
    <w:p w14:paraId="63F01F10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2E476BD3" w14:textId="77777777" w:rsidTr="00F01177">
        <w:tc>
          <w:tcPr>
            <w:tcW w:w="0" w:type="auto"/>
            <w:hideMark/>
          </w:tcPr>
          <w:p w14:paraId="0DE484D4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1</w:t>
            </w:r>
          </w:p>
        </w:tc>
        <w:tc>
          <w:tcPr>
            <w:tcW w:w="0" w:type="auto"/>
            <w:hideMark/>
          </w:tcPr>
          <w:p w14:paraId="12C86E98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sponder en menos de 2 segundos para las operaciones básicas.</w:t>
            </w:r>
          </w:p>
        </w:tc>
      </w:tr>
    </w:tbl>
    <w:p w14:paraId="050056BF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17683F1C" w14:textId="77777777" w:rsidTr="00F01177">
        <w:tc>
          <w:tcPr>
            <w:tcW w:w="0" w:type="auto"/>
            <w:hideMark/>
          </w:tcPr>
          <w:p w14:paraId="790C8FBC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2</w:t>
            </w:r>
          </w:p>
        </w:tc>
        <w:tc>
          <w:tcPr>
            <w:tcW w:w="0" w:type="auto"/>
            <w:hideMark/>
          </w:tcPr>
          <w:p w14:paraId="71F321E5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soportar hasta 100 usuarios concurrentes sin degradar el rendimiento.</w:t>
            </w:r>
          </w:p>
        </w:tc>
      </w:tr>
    </w:tbl>
    <w:p w14:paraId="1549E4D3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367"/>
      </w:tblGrid>
      <w:tr w:rsidR="00F01177" w:rsidRPr="008D03A0" w14:paraId="6647A315" w14:textId="77777777" w:rsidTr="00F01177">
        <w:tc>
          <w:tcPr>
            <w:tcW w:w="0" w:type="auto"/>
            <w:hideMark/>
          </w:tcPr>
          <w:p w14:paraId="4EDC2959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3</w:t>
            </w:r>
          </w:p>
        </w:tc>
        <w:tc>
          <w:tcPr>
            <w:tcW w:w="0" w:type="auto"/>
            <w:hideMark/>
          </w:tcPr>
          <w:p w14:paraId="6F2B2C19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implementar autenticación mediante usuario y contraseña.</w:t>
            </w:r>
          </w:p>
        </w:tc>
      </w:tr>
    </w:tbl>
    <w:p w14:paraId="65483AF6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6314"/>
      </w:tblGrid>
      <w:tr w:rsidR="00F01177" w:rsidRPr="008D03A0" w14:paraId="05EED81D" w14:textId="77777777" w:rsidTr="00F01177">
        <w:tc>
          <w:tcPr>
            <w:tcW w:w="0" w:type="auto"/>
            <w:hideMark/>
          </w:tcPr>
          <w:p w14:paraId="1F0AE382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4</w:t>
            </w:r>
          </w:p>
        </w:tc>
        <w:tc>
          <w:tcPr>
            <w:tcW w:w="0" w:type="auto"/>
            <w:hideMark/>
          </w:tcPr>
          <w:p w14:paraId="7FC6BA87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almacenar las contraseñas de forma encriptada.</w:t>
            </w:r>
          </w:p>
        </w:tc>
      </w:tr>
    </w:tbl>
    <w:p w14:paraId="36E588CF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7D5834A2" w14:textId="77777777" w:rsidTr="00F01177">
        <w:tc>
          <w:tcPr>
            <w:tcW w:w="0" w:type="auto"/>
            <w:hideMark/>
          </w:tcPr>
          <w:p w14:paraId="1EBE307D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5</w:t>
            </w:r>
          </w:p>
        </w:tc>
        <w:tc>
          <w:tcPr>
            <w:tcW w:w="0" w:type="auto"/>
            <w:hideMark/>
          </w:tcPr>
          <w:p w14:paraId="0156E33C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ser compatible con navegadores modernos como Chrome, Firefox y Edge.</w:t>
            </w:r>
          </w:p>
        </w:tc>
      </w:tr>
    </w:tbl>
    <w:p w14:paraId="3BE821C4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6815"/>
      </w:tblGrid>
      <w:tr w:rsidR="00F01177" w:rsidRPr="008D03A0" w14:paraId="338E46C9" w14:textId="77777777" w:rsidTr="00F01177">
        <w:tc>
          <w:tcPr>
            <w:tcW w:w="0" w:type="auto"/>
            <w:hideMark/>
          </w:tcPr>
          <w:p w14:paraId="53642568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6</w:t>
            </w:r>
          </w:p>
        </w:tc>
        <w:tc>
          <w:tcPr>
            <w:tcW w:w="0" w:type="auto"/>
            <w:hideMark/>
          </w:tcPr>
          <w:p w14:paraId="43FBF261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jecutarse en sistemas operativos Windows y Linux.</w:t>
            </w:r>
          </w:p>
        </w:tc>
      </w:tr>
    </w:tbl>
    <w:p w14:paraId="743E54CC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58407CE6" w14:textId="77777777" w:rsidTr="00F01177">
        <w:tc>
          <w:tcPr>
            <w:tcW w:w="0" w:type="auto"/>
            <w:hideMark/>
          </w:tcPr>
          <w:p w14:paraId="164816C4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7</w:t>
            </w:r>
          </w:p>
        </w:tc>
        <w:tc>
          <w:tcPr>
            <w:tcW w:w="0" w:type="auto"/>
            <w:hideMark/>
          </w:tcPr>
          <w:p w14:paraId="669E0C08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tar con una interfaz intuitiva y fácil de usar para usuarios con conocimientos básicos.</w:t>
            </w:r>
          </w:p>
        </w:tc>
      </w:tr>
    </w:tbl>
    <w:p w14:paraId="3D047645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6728"/>
      </w:tblGrid>
      <w:tr w:rsidR="00F01177" w:rsidRPr="008D03A0" w14:paraId="6D70F9F7" w14:textId="77777777" w:rsidTr="00F01177">
        <w:tc>
          <w:tcPr>
            <w:tcW w:w="0" w:type="auto"/>
            <w:hideMark/>
          </w:tcPr>
          <w:p w14:paraId="6F3A126D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8</w:t>
            </w:r>
          </w:p>
        </w:tc>
        <w:tc>
          <w:tcPr>
            <w:tcW w:w="0" w:type="auto"/>
            <w:hideMark/>
          </w:tcPr>
          <w:p w14:paraId="21E1C5E0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incluir un manual de usuario disponible en español.</w:t>
            </w:r>
          </w:p>
        </w:tc>
      </w:tr>
    </w:tbl>
    <w:p w14:paraId="22325F89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72931B87" w14:textId="77777777" w:rsidTr="00F01177">
        <w:tc>
          <w:tcPr>
            <w:tcW w:w="0" w:type="auto"/>
            <w:hideMark/>
          </w:tcPr>
          <w:p w14:paraId="0187C657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9</w:t>
            </w:r>
          </w:p>
        </w:tc>
        <w:tc>
          <w:tcPr>
            <w:tcW w:w="0" w:type="auto"/>
            <w:hideMark/>
          </w:tcPr>
          <w:p w14:paraId="50D0BA97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tar con un diseño modular y código documentado para facilitar actualizaciones futuras.</w:t>
            </w:r>
          </w:p>
        </w:tc>
      </w:tr>
    </w:tbl>
    <w:p w14:paraId="10940C32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434"/>
      </w:tblGrid>
      <w:tr w:rsidR="00F01177" w:rsidRPr="008D03A0" w14:paraId="7B0635FD" w14:textId="77777777" w:rsidTr="00F01177">
        <w:tc>
          <w:tcPr>
            <w:tcW w:w="0" w:type="auto"/>
            <w:hideMark/>
          </w:tcPr>
          <w:p w14:paraId="1AA4A146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10</w:t>
            </w:r>
          </w:p>
        </w:tc>
        <w:tc>
          <w:tcPr>
            <w:tcW w:w="0" w:type="auto"/>
            <w:hideMark/>
          </w:tcPr>
          <w:p w14:paraId="38CBBC5E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logs de errores para diagnóstico y mantenimiento.</w:t>
            </w:r>
          </w:p>
        </w:tc>
      </w:tr>
    </w:tbl>
    <w:p w14:paraId="385234EE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488"/>
      </w:tblGrid>
      <w:tr w:rsidR="00F01177" w:rsidRPr="008D03A0" w14:paraId="12F79983" w14:textId="77777777" w:rsidTr="00F01177">
        <w:tc>
          <w:tcPr>
            <w:tcW w:w="0" w:type="auto"/>
            <w:hideMark/>
          </w:tcPr>
          <w:p w14:paraId="44C5586A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11</w:t>
            </w:r>
          </w:p>
        </w:tc>
        <w:tc>
          <w:tcPr>
            <w:tcW w:w="0" w:type="auto"/>
            <w:hideMark/>
          </w:tcPr>
          <w:p w14:paraId="61DDBF0F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arantizar un tiempo de disponibilidad de al menos el 99%.</w:t>
            </w:r>
          </w:p>
        </w:tc>
      </w:tr>
    </w:tbl>
    <w:p w14:paraId="3FC9021E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66AAA705" w14:textId="77777777" w:rsidTr="00F01177">
        <w:tc>
          <w:tcPr>
            <w:tcW w:w="0" w:type="auto"/>
            <w:hideMark/>
          </w:tcPr>
          <w:p w14:paraId="1D631656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12</w:t>
            </w:r>
          </w:p>
        </w:tc>
        <w:tc>
          <w:tcPr>
            <w:tcW w:w="0" w:type="auto"/>
            <w:hideMark/>
          </w:tcPr>
          <w:p w14:paraId="7D5CA81F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la adición de nuevas funcionalidades sin afectar el rendimiento.</w:t>
            </w:r>
          </w:p>
        </w:tc>
      </w:tr>
    </w:tbl>
    <w:p w14:paraId="6F572086" w14:textId="7B8FBF6B" w:rsidR="006D2962" w:rsidRDefault="008D03A0" w:rsidP="00F01177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éndices</w:t>
      </w:r>
    </w:p>
    <w:p w14:paraId="6D89DF11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b/>
          <w:bCs/>
          <w:sz w:val="24"/>
          <w:szCs w:val="24"/>
        </w:rPr>
      </w:pPr>
    </w:p>
    <w:p w14:paraId="7C87B3FB" w14:textId="616555CE" w:rsidR="006D2962" w:rsidRPr="008D03A0" w:rsidRDefault="006D2962" w:rsidP="00F01177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Diagrama de Contexto</w:t>
      </w:r>
    </w:p>
    <w:p w14:paraId="00405595" w14:textId="3F46814F" w:rsidR="006D2962" w:rsidRPr="008D03A0" w:rsidRDefault="006D2962" w:rsidP="00F01177">
      <w:pPr>
        <w:ind w:left="360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interactúa con los siguientes actores principales:</w:t>
      </w:r>
    </w:p>
    <w:p w14:paraId="3F1FDB6B" w14:textId="77777777" w:rsidR="006D2962" w:rsidRPr="008D03A0" w:rsidRDefault="006D2962" w:rsidP="00F01177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Usuario administrador: Gestión de perfiles y consulta de reportes.</w:t>
      </w:r>
    </w:p>
    <w:p w14:paraId="44316ABE" w14:textId="77777777" w:rsidR="006D2962" w:rsidRPr="008D03A0" w:rsidRDefault="006D2962" w:rsidP="00F01177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Usuario operativo: Registro y control de inventarios.</w:t>
      </w:r>
    </w:p>
    <w:p w14:paraId="38F7A21C" w14:textId="43E485E0" w:rsidR="006D2962" w:rsidRPr="008D03A0" w:rsidRDefault="006D2962" w:rsidP="008D03A0">
      <w:pPr>
        <w:ind w:left="720"/>
        <w:rPr>
          <w:rFonts w:ascii="Times New Roman" w:hAnsi="Times New Roman" w:cs="Times New Roman"/>
          <w:sz w:val="24"/>
          <w:szCs w:val="24"/>
        </w:rPr>
      </w:pPr>
    </w:p>
    <w:p w14:paraId="0F12EC4F" w14:textId="77777777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p w14:paraId="20BEA125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375D1A3E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54B82BBE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2DD21028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30BA0933" w14:textId="49C02CFB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sectPr w:rsidR="006D2962" w:rsidRPr="008D03A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C04454" w14:textId="77777777" w:rsidR="00725EBA" w:rsidRDefault="00725EBA" w:rsidP="008D03A0">
      <w:pPr>
        <w:spacing w:after="0" w:line="240" w:lineRule="auto"/>
      </w:pPr>
      <w:r>
        <w:separator/>
      </w:r>
    </w:p>
  </w:endnote>
  <w:endnote w:type="continuationSeparator" w:id="0">
    <w:p w14:paraId="28554668" w14:textId="77777777" w:rsidR="00725EBA" w:rsidRDefault="00725EBA" w:rsidP="008D03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AB43D9" w14:textId="77777777" w:rsidR="00725EBA" w:rsidRDefault="00725EBA" w:rsidP="008D03A0">
      <w:pPr>
        <w:spacing w:after="0" w:line="240" w:lineRule="auto"/>
      </w:pPr>
      <w:r>
        <w:separator/>
      </w:r>
    </w:p>
  </w:footnote>
  <w:footnote w:type="continuationSeparator" w:id="0">
    <w:p w14:paraId="2033B145" w14:textId="77777777" w:rsidR="00725EBA" w:rsidRDefault="00725EBA" w:rsidP="008D03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E22B3D"/>
    <w:multiLevelType w:val="multilevel"/>
    <w:tmpl w:val="5BCAE5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3BAB4037"/>
    <w:multiLevelType w:val="multilevel"/>
    <w:tmpl w:val="88AA60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D691527"/>
    <w:multiLevelType w:val="multilevel"/>
    <w:tmpl w:val="663465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40E37734"/>
    <w:multiLevelType w:val="hybridMultilevel"/>
    <w:tmpl w:val="ABCEA0D4"/>
    <w:lvl w:ilvl="0" w:tplc="24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3BA7F38"/>
    <w:multiLevelType w:val="multilevel"/>
    <w:tmpl w:val="BBE8673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720"/>
      </w:pPr>
      <w:rPr>
        <w:rFonts w:ascii="Symbol" w:hAnsi="Symbol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45811CC5"/>
    <w:multiLevelType w:val="multilevel"/>
    <w:tmpl w:val="ADA28C24"/>
    <w:lvl w:ilvl="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532749F2"/>
    <w:multiLevelType w:val="multilevel"/>
    <w:tmpl w:val="88AA60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597B017A"/>
    <w:multiLevelType w:val="multilevel"/>
    <w:tmpl w:val="5BCAE5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59B9460F"/>
    <w:multiLevelType w:val="multilevel"/>
    <w:tmpl w:val="03EA8F26"/>
    <w:lvl w:ilvl="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5C5D1820"/>
    <w:multiLevelType w:val="multilevel"/>
    <w:tmpl w:val="5D44834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5F267F2E"/>
    <w:multiLevelType w:val="hybridMultilevel"/>
    <w:tmpl w:val="A228890C"/>
    <w:lvl w:ilvl="0" w:tplc="24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F9B1254"/>
    <w:multiLevelType w:val="hybridMultilevel"/>
    <w:tmpl w:val="8D14AF78"/>
    <w:lvl w:ilvl="0" w:tplc="240A000D">
      <w:start w:val="1"/>
      <w:numFmt w:val="bullet"/>
      <w:lvlText w:val=""/>
      <w:lvlJc w:val="left"/>
      <w:pPr>
        <w:ind w:left="108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5FBB54D8"/>
    <w:multiLevelType w:val="hybridMultilevel"/>
    <w:tmpl w:val="719852EE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473272F"/>
    <w:multiLevelType w:val="multilevel"/>
    <w:tmpl w:val="88AA60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7B594820"/>
    <w:multiLevelType w:val="multilevel"/>
    <w:tmpl w:val="5BCAE5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7C2A22FB"/>
    <w:multiLevelType w:val="hybridMultilevel"/>
    <w:tmpl w:val="4D4CCF8A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13"/>
  </w:num>
  <w:num w:numId="3">
    <w:abstractNumId w:val="6"/>
  </w:num>
  <w:num w:numId="4">
    <w:abstractNumId w:val="4"/>
  </w:num>
  <w:num w:numId="5">
    <w:abstractNumId w:val="2"/>
  </w:num>
  <w:num w:numId="6">
    <w:abstractNumId w:val="14"/>
  </w:num>
  <w:num w:numId="7">
    <w:abstractNumId w:val="7"/>
  </w:num>
  <w:num w:numId="8">
    <w:abstractNumId w:val="9"/>
  </w:num>
  <w:num w:numId="9">
    <w:abstractNumId w:val="0"/>
  </w:num>
  <w:num w:numId="10">
    <w:abstractNumId w:val="11"/>
  </w:num>
  <w:num w:numId="11">
    <w:abstractNumId w:val="8"/>
  </w:num>
  <w:num w:numId="12">
    <w:abstractNumId w:val="5"/>
  </w:num>
  <w:num w:numId="13">
    <w:abstractNumId w:val="3"/>
  </w:num>
  <w:num w:numId="14">
    <w:abstractNumId w:val="15"/>
  </w:num>
  <w:num w:numId="15">
    <w:abstractNumId w:val="1"/>
  </w:num>
  <w:num w:numId="1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79F6"/>
    <w:rsid w:val="000021CA"/>
    <w:rsid w:val="000876E4"/>
    <w:rsid w:val="00455986"/>
    <w:rsid w:val="006D2962"/>
    <w:rsid w:val="006D2D56"/>
    <w:rsid w:val="007254CA"/>
    <w:rsid w:val="00725EBA"/>
    <w:rsid w:val="008D03A0"/>
    <w:rsid w:val="00970FC9"/>
    <w:rsid w:val="00B35258"/>
    <w:rsid w:val="00B763B2"/>
    <w:rsid w:val="00CB79F6"/>
    <w:rsid w:val="00DF059E"/>
    <w:rsid w:val="00F01177"/>
    <w:rsid w:val="00F722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B15BE8"/>
  <w15:chartTrackingRefBased/>
  <w15:docId w15:val="{1159AC33-DD84-4C2D-B7D3-8CA5D5E862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ennegrita">
    <w:name w:val="Strong"/>
    <w:basedOn w:val="Fuentedeprrafopredeter"/>
    <w:uiPriority w:val="22"/>
    <w:qFormat/>
    <w:rsid w:val="00CB79F6"/>
    <w:rPr>
      <w:b/>
      <w:bCs/>
    </w:rPr>
  </w:style>
  <w:style w:type="table" w:styleId="Tablaconcuadrcula">
    <w:name w:val="Table Grid"/>
    <w:basedOn w:val="Tablanormal"/>
    <w:uiPriority w:val="39"/>
    <w:rsid w:val="00CB79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6D2962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8D03A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D03A0"/>
  </w:style>
  <w:style w:type="paragraph" w:styleId="Piedepgina">
    <w:name w:val="footer"/>
    <w:basedOn w:val="Normal"/>
    <w:link w:val="PiedepginaCar"/>
    <w:uiPriority w:val="99"/>
    <w:unhideWhenUsed/>
    <w:rsid w:val="008D03A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D03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9427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1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82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1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06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</TotalTime>
  <Pages>1</Pages>
  <Words>1117</Words>
  <Characters>6145</Characters>
  <Application>Microsoft Office Word</Application>
  <DocSecurity>0</DocSecurity>
  <Lines>51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linaJissell@hotmail.com</dc:creator>
  <cp:keywords/>
  <dc:description/>
  <cp:lastModifiedBy>KatalinaJissell@hotmail.com</cp:lastModifiedBy>
  <cp:revision>8</cp:revision>
  <dcterms:created xsi:type="dcterms:W3CDTF">2024-11-19T01:44:00Z</dcterms:created>
  <dcterms:modified xsi:type="dcterms:W3CDTF">2024-11-19T2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iIHw85g5"/&gt;&lt;style id="http://www.zotero.org/styles/apa" locale="es-ES" hasBibliography="1" bibliographyStyleHasBeenSet="0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